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705AD8" w:rsidRPr="00705AD8" w:rsidRDefault="00FC2220">
      <w:pPr>
        <w:jc w:val="center"/>
        <w:rPr>
          <w:b/>
        </w:rPr>
      </w:pPr>
      <w:r w:rsidRPr="00705AD8">
        <w:rPr>
          <w:b/>
        </w:rPr>
        <w:t>Week 1 Discussion for English Class</w:t>
      </w:r>
    </w:p>
    <w:p w:rsidR="002A2A03" w:rsidRDefault="00FC2220">
      <w:pPr>
        <w:jc w:val="center"/>
      </w:pPr>
      <w:r>
        <w:t>Your Name  (First M. Last)</w:t>
      </w:r>
    </w:p>
    <w:p w:rsidR="002A2A03" w:rsidRDefault="00FC2220">
      <w:pPr>
        <w:jc w:val="center"/>
      </w:pPr>
      <w:r>
        <w:t>School or Institution Name (University at Place or Town, State)</w:t>
      </w:r>
    </w:p>
    <w:p w:rsidR="002A2A03" w:rsidRDefault="00FC2220" w:rsidP="007C15C0">
      <w:pPr>
        <w:ind w:firstLine="0"/>
        <w:jc w:val="center"/>
      </w:pPr>
      <w:r>
        <w:br w:type="page"/>
      </w:r>
    </w:p>
    <w:p w:rsidR="005E2E48" w:rsidRPr="005E2E48" w:rsidRDefault="00FC2220">
      <w:pPr>
        <w:pStyle w:val="Title"/>
        <w:rPr>
          <w:rFonts w:cs="Times New Roman"/>
          <w:b/>
          <w:bCs w:val="0"/>
          <w:kern w:val="0"/>
          <w:szCs w:val="24"/>
        </w:rPr>
      </w:pPr>
      <w:r w:rsidRPr="005E2E48">
        <w:rPr>
          <w:rFonts w:cs="Times New Roman"/>
          <w:b/>
          <w:bCs w:val="0"/>
          <w:kern w:val="0"/>
          <w:szCs w:val="24"/>
        </w:rPr>
        <w:lastRenderedPageBreak/>
        <w:t>Week 1 Discussion for English Class</w:t>
      </w:r>
    </w:p>
    <w:p w:rsidR="007C15C0" w:rsidRDefault="00FC2220" w:rsidP="00862214">
      <w:pPr>
        <w:pStyle w:val="Title"/>
        <w:rPr>
          <w:b/>
        </w:rPr>
      </w:pPr>
      <w:r w:rsidRPr="005E2E48">
        <w:rPr>
          <w:b/>
        </w:rPr>
        <w:t>Should college tuition be free at all public colleges and universities?</w:t>
      </w:r>
    </w:p>
    <w:p w:rsidR="00862214" w:rsidRPr="00862214" w:rsidRDefault="00862214" w:rsidP="00862214">
      <w:pPr>
        <w:pStyle w:val="Title"/>
        <w:rPr>
          <w:b/>
        </w:rPr>
      </w:pPr>
    </w:p>
    <w:p w:rsidR="00862214" w:rsidRDefault="00FC2220" w:rsidP="00646D98">
      <w:pPr>
        <w:pStyle w:val="Title"/>
        <w:jc w:val="both"/>
      </w:pPr>
      <w:r>
        <w:t xml:space="preserve">          </w:t>
      </w:r>
      <w:r w:rsidR="000F74D5" w:rsidRPr="00261695">
        <w:rPr>
          <w:noProof/>
        </w:rPr>
        <w:t>This</w:t>
      </w:r>
      <w:r w:rsidR="000F74D5">
        <w:t xml:space="preserve"> is </w:t>
      </w:r>
      <w:r w:rsidR="00261695">
        <w:t xml:space="preserve">a </w:t>
      </w:r>
      <w:r w:rsidR="000F74D5" w:rsidRPr="00261695">
        <w:rPr>
          <w:noProof/>
        </w:rPr>
        <w:t>tricky</w:t>
      </w:r>
      <w:r w:rsidR="000F74D5">
        <w:t xml:space="preserve"> question that has so many dimensions. And the answer to this question is v</w:t>
      </w:r>
      <w:r w:rsidR="00261695">
        <w:t>ery ambiguous and confusing. T</w:t>
      </w:r>
      <w:r w:rsidR="00390D8C">
        <w:t>he</w:t>
      </w:r>
      <w:r w:rsidR="000F74D5">
        <w:t xml:space="preserve"> more I think about the pros and cons </w:t>
      </w:r>
      <w:r w:rsidR="00390D8C">
        <w:t>of</w:t>
      </w:r>
      <w:r w:rsidR="000F74D5">
        <w:t xml:space="preserve"> it the more I feel</w:t>
      </w:r>
      <w:r w:rsidR="00390D8C">
        <w:t xml:space="preserve"> </w:t>
      </w:r>
      <w:r w:rsidR="00390D8C" w:rsidRPr="00261695">
        <w:rPr>
          <w:noProof/>
        </w:rPr>
        <w:t>split</w:t>
      </w:r>
      <w:r w:rsidR="00390D8C">
        <w:t xml:space="preserve"> between the opposite</w:t>
      </w:r>
      <w:r w:rsidR="00261695">
        <w:t xml:space="preserve"> types</w:t>
      </w:r>
      <w:r w:rsidR="00390D8C">
        <w:t xml:space="preserve"> </w:t>
      </w:r>
      <w:r w:rsidR="00261695">
        <w:t xml:space="preserve">of </w:t>
      </w:r>
      <w:r w:rsidR="00390D8C">
        <w:t>impacts</w:t>
      </w:r>
      <w:r w:rsidR="00261695">
        <w:t xml:space="preserve"> that this will create</w:t>
      </w:r>
      <w:r w:rsidR="00390D8C">
        <w:t xml:space="preserve">. To me </w:t>
      </w:r>
      <w:r w:rsidR="00390D8C" w:rsidRPr="00261695">
        <w:rPr>
          <w:noProof/>
        </w:rPr>
        <w:t>apparently</w:t>
      </w:r>
      <w:r w:rsidR="00390D8C">
        <w:t xml:space="preserve">, it sounds like a good idea </w:t>
      </w:r>
      <w:r w:rsidR="0013011C">
        <w:t>that all</w:t>
      </w:r>
      <w:r w:rsidR="00390D8C">
        <w:t xml:space="preserve"> the </w:t>
      </w:r>
      <w:r w:rsidR="00390D8C" w:rsidRPr="00261695">
        <w:rPr>
          <w:noProof/>
        </w:rPr>
        <w:t>public</w:t>
      </w:r>
      <w:r w:rsidR="00390D8C">
        <w:t xml:space="preserve">, academic institutions should be free of cost as more students will be able to attend the colleges </w:t>
      </w:r>
      <w:r w:rsidR="00390D8C" w:rsidRPr="00261695">
        <w:rPr>
          <w:noProof/>
        </w:rPr>
        <w:t xml:space="preserve">and </w:t>
      </w:r>
      <w:r w:rsidR="0013011C" w:rsidRPr="00261695">
        <w:rPr>
          <w:noProof/>
        </w:rPr>
        <w:t>the</w:t>
      </w:r>
      <w:r w:rsidR="0013011C">
        <w:t xml:space="preserve"> college drop rate will </w:t>
      </w:r>
      <w:r w:rsidR="0013011C" w:rsidRPr="00261695">
        <w:rPr>
          <w:noProof/>
        </w:rPr>
        <w:t>become</w:t>
      </w:r>
      <w:r w:rsidR="0013011C">
        <w:t xml:space="preserve"> less so </w:t>
      </w:r>
      <w:r w:rsidR="00933E5E">
        <w:t>does</w:t>
      </w:r>
      <w:r w:rsidR="0013011C">
        <w:t xml:space="preserve"> the student deb</w:t>
      </w:r>
      <w:r w:rsidR="00CB7E19">
        <w:t xml:space="preserve">ts. </w:t>
      </w:r>
      <w:r w:rsidR="00933E5E">
        <w:t>S</w:t>
      </w:r>
      <w:r w:rsidR="0013011C">
        <w:t xml:space="preserve">o many </w:t>
      </w:r>
      <w:r w:rsidR="00CB7E19">
        <w:t>questions raise</w:t>
      </w:r>
      <w:r w:rsidR="0013011C">
        <w:t xml:space="preserve"> if we think about the consequences of </w:t>
      </w:r>
      <w:r w:rsidR="003E10F5">
        <w:t>making</w:t>
      </w:r>
      <w:r w:rsidR="0013011C">
        <w:t xml:space="preserve"> </w:t>
      </w:r>
      <w:r w:rsidR="00CB7E19">
        <w:t xml:space="preserve">all </w:t>
      </w:r>
      <w:r w:rsidR="00933E5E">
        <w:t xml:space="preserve">the </w:t>
      </w:r>
      <w:r w:rsidR="00CB7E19">
        <w:t xml:space="preserve">public institutions </w:t>
      </w:r>
      <w:r w:rsidR="003E10F5">
        <w:t xml:space="preserve">free of cost </w:t>
      </w:r>
      <w:r w:rsidR="00CB7E19">
        <w:t>as there are some severe drawbacks.</w:t>
      </w:r>
    </w:p>
    <w:p w:rsidR="007C15C0" w:rsidRDefault="00FC2220" w:rsidP="00646D98">
      <w:pPr>
        <w:pStyle w:val="Title"/>
        <w:jc w:val="both"/>
      </w:pPr>
      <w:r>
        <w:t xml:space="preserve">          </w:t>
      </w:r>
      <w:r w:rsidR="00CB7E19">
        <w:t xml:space="preserve"> </w:t>
      </w:r>
      <w:r w:rsidR="00CB7E19" w:rsidRPr="00261695">
        <w:rPr>
          <w:noProof/>
        </w:rPr>
        <w:t>The question</w:t>
      </w:r>
      <w:r w:rsidR="00CB7E19">
        <w:t xml:space="preserve"> </w:t>
      </w:r>
      <w:r w:rsidR="003E10F5">
        <w:t xml:space="preserve">that </w:t>
      </w:r>
      <w:r w:rsidR="00CB7E19">
        <w:t xml:space="preserve">comes </w:t>
      </w:r>
      <w:r w:rsidR="003E10F5">
        <w:t>to my</w:t>
      </w:r>
      <w:r w:rsidR="00CB7E19">
        <w:t xml:space="preserve"> mind is that how these </w:t>
      </w:r>
      <w:r w:rsidR="00CB7E19" w:rsidRPr="00261695">
        <w:rPr>
          <w:noProof/>
        </w:rPr>
        <w:t>tuition-free</w:t>
      </w:r>
      <w:r w:rsidR="00CB7E19">
        <w:t xml:space="preserve"> instituti</w:t>
      </w:r>
      <w:r w:rsidR="004C379B">
        <w:t xml:space="preserve">ons will get the money from to pay the </w:t>
      </w:r>
      <w:r w:rsidR="00B87D51">
        <w:t>expenses?</w:t>
      </w:r>
      <w:r w:rsidR="004C379B">
        <w:t xml:space="preserve"> If this means </w:t>
      </w:r>
      <w:r w:rsidR="00B87D51">
        <w:t>that public</w:t>
      </w:r>
      <w:r w:rsidR="004C379B">
        <w:t xml:space="preserve"> taxes will pay the cost of education then, I feel like it will be unfair to the general </w:t>
      </w:r>
      <w:r w:rsidR="00B87D51">
        <w:t>public</w:t>
      </w:r>
      <w:r w:rsidR="004C379B">
        <w:t xml:space="preserve"> who is already finding tax paying challenging. Many people become </w:t>
      </w:r>
      <w:r w:rsidR="00B87D51">
        <w:t>homeless</w:t>
      </w:r>
      <w:r w:rsidR="004C379B">
        <w:t xml:space="preserve"> as they can’t pay the high taxes. So will freeing </w:t>
      </w:r>
      <w:r w:rsidR="001C1037">
        <w:t xml:space="preserve">the </w:t>
      </w:r>
      <w:r w:rsidR="00B87D51">
        <w:t>tuition</w:t>
      </w:r>
      <w:r w:rsidR="001C1037">
        <w:t xml:space="preserve"> for institutions be a goo</w:t>
      </w:r>
      <w:r w:rsidR="00B87D51">
        <w:t xml:space="preserve">d thing for the country or not. </w:t>
      </w:r>
      <w:r w:rsidR="001C1037">
        <w:t xml:space="preserve">From one angle it seems like </w:t>
      </w:r>
      <w:r w:rsidR="00B87D51">
        <w:t>a good</w:t>
      </w:r>
      <w:r w:rsidR="001C1037">
        <w:t xml:space="preserve"> idea, but from another </w:t>
      </w:r>
      <w:r w:rsidR="001C1037" w:rsidRPr="00261695">
        <w:rPr>
          <w:noProof/>
        </w:rPr>
        <w:t>perspective</w:t>
      </w:r>
      <w:r w:rsidR="001C1037">
        <w:t xml:space="preserve">, it </w:t>
      </w:r>
      <w:r w:rsidR="00B87D51">
        <w:t>seems</w:t>
      </w:r>
      <w:r w:rsidR="001C1037">
        <w:t xml:space="preserve"> damaging. </w:t>
      </w:r>
    </w:p>
    <w:p w:rsidR="001C1037" w:rsidRDefault="00FC2220" w:rsidP="00646D98">
      <w:pPr>
        <w:pStyle w:val="Title"/>
        <w:jc w:val="both"/>
      </w:pPr>
      <w:r>
        <w:t xml:space="preserve">            Another dimension that this issue has that, will be </w:t>
      </w:r>
      <w:r w:rsidR="00244034">
        <w:t xml:space="preserve">freeing students from paying </w:t>
      </w:r>
      <w:r w:rsidR="00B87D51">
        <w:t>tuition</w:t>
      </w:r>
      <w:r w:rsidR="00244034">
        <w:t xml:space="preserve"> fee will reduce the worth of education in their opinion, as they will no longer work hard to understand its importance</w:t>
      </w:r>
      <w:r w:rsidR="00A633B1">
        <w:t>;</w:t>
      </w:r>
      <w:r w:rsidR="00244034">
        <w:t xml:space="preserve"> or will it make more students attend college, </w:t>
      </w:r>
      <w:r w:rsidR="00B87D51">
        <w:t>which</w:t>
      </w:r>
      <w:r w:rsidR="00244034">
        <w:t xml:space="preserve"> will </w:t>
      </w:r>
      <w:r w:rsidR="00B87D51">
        <w:t>eventually</w:t>
      </w:r>
      <w:r w:rsidR="00244034">
        <w:t xml:space="preserve"> result in </w:t>
      </w:r>
      <w:r w:rsidR="00B87D51">
        <w:t xml:space="preserve">more college graduates in the country. </w:t>
      </w:r>
    </w:p>
    <w:p w:rsidR="00B87D51" w:rsidRDefault="00FC2220" w:rsidP="00646D98">
      <w:pPr>
        <w:pStyle w:val="Title"/>
        <w:jc w:val="both"/>
      </w:pPr>
      <w:r>
        <w:t xml:space="preserve">           With high </w:t>
      </w:r>
      <w:r>
        <w:t xml:space="preserve">tuitions fee, students generally choose the majors that will pay them better in terms of money. </w:t>
      </w:r>
      <w:r w:rsidR="0084720B">
        <w:t>With free college tuition</w:t>
      </w:r>
      <w:r>
        <w:t xml:space="preserve">, they will be able to select the </w:t>
      </w:r>
      <w:r w:rsidR="0084720B">
        <w:t>major</w:t>
      </w:r>
      <w:r>
        <w:t>s</w:t>
      </w:r>
      <w:r w:rsidR="0084720B">
        <w:t xml:space="preserve"> </w:t>
      </w:r>
      <w:r>
        <w:t xml:space="preserve">on the basis of other important reasons, not the money. But then again is it worth increasing </w:t>
      </w:r>
      <w:r>
        <w:t xml:space="preserve">the taxes of the </w:t>
      </w:r>
      <w:r>
        <w:lastRenderedPageBreak/>
        <w:t xml:space="preserve">public? Will it turn out to be another way of </w:t>
      </w:r>
      <w:r w:rsidR="00273BC0">
        <w:t>increasing our problems or it will help the country with an increased economy in the long term? Answers are unclear</w:t>
      </w:r>
      <w:r>
        <w:fldChar w:fldCharType="begin"/>
      </w:r>
      <w:r>
        <w:instrText xml:space="preserve"> ADDIN ZOTERO_ITEM CSL_CITATION {"citationID":"0pPzWtxd","properties":{"format</w:instrText>
      </w:r>
      <w:r>
        <w:instrText>tedCitation":"(\\uc0\\u8220{}What Are The Pros And Cons Of Tuition-Free College - College Raptor,\\uc0\\u8221{} n.d.)","plainCitation":"(“What Are The Pros And Cons Of Tuition-Free College - College Raptor,” n.d.)","noteIndex":0},"citationItems":[{"id":159</w:instrText>
      </w:r>
      <w:r>
        <w:instrText>5,"uris":["http://zotero.org/users/local/KZl8ZL3A/items/XES5P7LD"],"uri":["http://zotero.org/users/local/KZl8ZL3A/items/XES5P7LD"],"itemData":{"id":1595,"type":"post-weblog","title":"What Are The Pros And Cons Of Tuition-Free College - College Raptor","con</w:instrText>
      </w:r>
      <w:r>
        <w:instrText>tainer-title":"College Raptor Blog","abstract":"The ongoing debate of college cost and affordability in America is a hot topic. Check out the Pros and Cons of tuition-free college here.","URL":"https://www.collegeraptor.com/find-colleges/articles/affordabi</w:instrText>
      </w:r>
      <w:r>
        <w:instrText xml:space="preserve">lity-college-cost/pros-cons-tuition-free-college/","language":"en-US","accessed":{"date-parts":[["2019",3,20]]}}}],"schema":"https://github.com/citation-style-language/schema/raw/master/csl-citation.json"} </w:instrText>
      </w:r>
      <w:r>
        <w:fldChar w:fldCharType="separate"/>
      </w:r>
      <w:r w:rsidRPr="00862214">
        <w:rPr>
          <w:rFonts w:cs="Times New Roman"/>
          <w:szCs w:val="24"/>
        </w:rPr>
        <w:t>(“What Are The Pros And Cons Of Tuition-Free Colle</w:t>
      </w:r>
      <w:r w:rsidRPr="00862214">
        <w:rPr>
          <w:rFonts w:cs="Times New Roman"/>
          <w:szCs w:val="24"/>
        </w:rPr>
        <w:t>ge - College Raptor,” n.d.)</w:t>
      </w:r>
      <w:r>
        <w:fldChar w:fldCharType="end"/>
      </w:r>
      <w:r w:rsidR="00273BC0">
        <w:t xml:space="preserve">. </w:t>
      </w: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7C15C0" w:rsidRDefault="007C15C0">
      <w:pPr>
        <w:pStyle w:val="Title"/>
      </w:pPr>
    </w:p>
    <w:p w:rsidR="00862214" w:rsidRDefault="00862214">
      <w:pPr>
        <w:pStyle w:val="Title"/>
      </w:pPr>
    </w:p>
    <w:p w:rsidR="00862214" w:rsidRDefault="00862214">
      <w:pPr>
        <w:pStyle w:val="Title"/>
      </w:pPr>
    </w:p>
    <w:p w:rsidR="00862214" w:rsidRDefault="00862214">
      <w:pPr>
        <w:pStyle w:val="Title"/>
      </w:pPr>
    </w:p>
    <w:p w:rsidR="00862214" w:rsidRDefault="00862214">
      <w:pPr>
        <w:pStyle w:val="Title"/>
      </w:pPr>
    </w:p>
    <w:p w:rsidR="00862214" w:rsidRDefault="00862214">
      <w:pPr>
        <w:pStyle w:val="Title"/>
      </w:pPr>
    </w:p>
    <w:p w:rsidR="00862214" w:rsidRDefault="00862214">
      <w:pPr>
        <w:pStyle w:val="Title"/>
      </w:pPr>
    </w:p>
    <w:p w:rsidR="00862214" w:rsidRDefault="00862214">
      <w:pPr>
        <w:pStyle w:val="Title"/>
      </w:pPr>
    </w:p>
    <w:p w:rsidR="007C15C0" w:rsidRDefault="007C15C0">
      <w:pPr>
        <w:pStyle w:val="Title"/>
      </w:pPr>
    </w:p>
    <w:p w:rsidR="002A2A03" w:rsidRPr="00862214" w:rsidRDefault="00FC2220">
      <w:pPr>
        <w:pStyle w:val="Title"/>
        <w:rPr>
          <w:b/>
        </w:rPr>
      </w:pPr>
      <w:r w:rsidRPr="00862214">
        <w:rPr>
          <w:b/>
        </w:rPr>
        <w:lastRenderedPageBreak/>
        <w:t>References</w:t>
      </w:r>
    </w:p>
    <w:p w:rsidR="00862214" w:rsidRPr="00862214" w:rsidRDefault="00FC2220" w:rsidP="00862214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62214">
        <w:t>What Are The Pros And Cons Of Tuition-Free College - College Raptor.</w:t>
      </w:r>
      <w:r w:rsidRPr="00862214">
        <w:t xml:space="preserve"> (n.d.). Retrieved March 20, 2019, from https://www.collegeraptor.com/find-colleges/articles/affordability-college-cost/pros-cons-tuition-free-college/</w:t>
      </w:r>
    </w:p>
    <w:p w:rsidR="002A2A03" w:rsidRDefault="00FC2220">
      <w:pPr>
        <w:ind w:left="720" w:hanging="720"/>
      </w:pPr>
      <w:r>
        <w:fldChar w:fldCharType="end"/>
      </w:r>
    </w:p>
    <w:sectPr w:rsidR="002A2A0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C2220" w:rsidRDefault="00FC2220">
      <w:pPr>
        <w:spacing w:line="240" w:lineRule="auto"/>
      </w:pPr>
      <w:r>
        <w:separator/>
      </w:r>
    </w:p>
  </w:endnote>
  <w:endnote w:type="continuationSeparator" w:id="0">
    <w:p w:rsidR="00FC2220" w:rsidRDefault="00FC222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C2220" w:rsidRDefault="00FC2220">
      <w:pPr>
        <w:spacing w:line="240" w:lineRule="auto"/>
      </w:pPr>
      <w:r>
        <w:separator/>
      </w:r>
    </w:p>
  </w:footnote>
  <w:footnote w:type="continuationSeparator" w:id="0">
    <w:p w:rsidR="00FC2220" w:rsidRDefault="00FC222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FC222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FC222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5617A">
      <w:rPr>
        <w:rStyle w:val="PageNumber"/>
        <w:noProof/>
      </w:rPr>
      <w:t>2</w:t>
    </w:r>
    <w:r>
      <w:rPr>
        <w:rStyle w:val="PageNumber"/>
      </w:rPr>
      <w:fldChar w:fldCharType="end"/>
    </w:r>
  </w:p>
  <w:p w:rsidR="002A2A03" w:rsidRDefault="00FC2220">
    <w:pPr>
      <w:pStyle w:val="Header"/>
      <w:ind w:right="360" w:firstLine="0"/>
    </w:pPr>
    <w:r>
      <w:t>SHORTENED</w:t>
    </w:r>
    <w:r>
      <w:t xml:space="preserve"> TITLE HERE IN ALL CAPS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FC222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5617A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FC2220">
    <w:pPr>
      <w:ind w:right="360" w:firstLine="0"/>
    </w:pPr>
    <w:r>
      <w:t>Running head: SHORTENED VERSION OF TITLE</w:t>
    </w:r>
    <w:r>
      <w:tab/>
    </w:r>
    <w:r>
      <w:tab/>
    </w:r>
    <w:r>
      <w:tab/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6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EzMzc2N7M0MrVQ0lEKTi0uzszPAykwqQUAcitX6iwAAAA="/>
  </w:docVars>
  <w:rsids>
    <w:rsidRoot w:val="00CF29F0"/>
    <w:rsid w:val="0000793A"/>
    <w:rsid w:val="000B0A32"/>
    <w:rsid w:val="000F4778"/>
    <w:rsid w:val="000F74D5"/>
    <w:rsid w:val="00105F10"/>
    <w:rsid w:val="0013011C"/>
    <w:rsid w:val="001A0A79"/>
    <w:rsid w:val="001C1037"/>
    <w:rsid w:val="00244034"/>
    <w:rsid w:val="00261695"/>
    <w:rsid w:val="00273BC0"/>
    <w:rsid w:val="002A2A03"/>
    <w:rsid w:val="00366BB8"/>
    <w:rsid w:val="00390D8C"/>
    <w:rsid w:val="003E10F5"/>
    <w:rsid w:val="004C379B"/>
    <w:rsid w:val="00573DB2"/>
    <w:rsid w:val="005E2E48"/>
    <w:rsid w:val="00646D98"/>
    <w:rsid w:val="0065617A"/>
    <w:rsid w:val="00705AD8"/>
    <w:rsid w:val="007C15C0"/>
    <w:rsid w:val="0084720B"/>
    <w:rsid w:val="00862214"/>
    <w:rsid w:val="00933E5E"/>
    <w:rsid w:val="00934FDC"/>
    <w:rsid w:val="009A1830"/>
    <w:rsid w:val="00A633B1"/>
    <w:rsid w:val="00B11D5A"/>
    <w:rsid w:val="00B81652"/>
    <w:rsid w:val="00B87D51"/>
    <w:rsid w:val="00C67138"/>
    <w:rsid w:val="00CB7E19"/>
    <w:rsid w:val="00CF29F0"/>
    <w:rsid w:val="00FC22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65EBE48F-312F-4920-87D9-DCE8AA8EF9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862214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550</Words>
  <Characters>313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36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3-20T10:50:00Z</dcterms:created>
  <dcterms:modified xsi:type="dcterms:W3CDTF">2019-03-20T10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VAUhlySS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